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4C573197" w:rsidR="00211975" w:rsidRPr="009E654E"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p>
    <w:p w14:paraId="3663B87A" w14:textId="5AAEDC68"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w:t>
            </w:r>
            <w:r>
              <w:rPr>
                <w:rFonts w:cstheme="minorHAnsi"/>
                <w:kern w:val="2"/>
                <w:sz w:val="24"/>
                <w:szCs w:val="24"/>
                <w14:ligatures w14:val="standardContextual"/>
              </w:rPr>
              <w:lastRenderedPageBreak/>
              <w:t xml:space="preserve">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O “efeito Werther” é causado por uma combinação de luto, ideação suicida e identificação excessiva para com a </w:t>
            </w:r>
            <w:r>
              <w:rPr>
                <w:rFonts w:cstheme="minorHAnsi"/>
                <w:kern w:val="2"/>
                <w:sz w:val="24"/>
                <w:szCs w:val="24"/>
                <w14:ligatures w14:val="standardContextual"/>
              </w:rPr>
              <w:lastRenderedPageBreak/>
              <w:t>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ter uma personagem depressiva sendo violenta com 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32B71883"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As crises depressivas devem ser retratadas com precisão,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77777777" w:rsidR="00666ED8" w:rsidRDefault="00666ED8" w:rsidP="00211975">
            <w:pPr>
              <w:jc w:val="both"/>
              <w:rPr>
                <w:rFonts w:cstheme="minorHAnsi"/>
                <w:kern w:val="2"/>
                <w:sz w:val="24"/>
                <w:szCs w:val="24"/>
                <w14:ligatures w14:val="standardContextual"/>
              </w:rPr>
            </w:pP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w:t>
            </w:r>
            <w:r w:rsidR="00077DCC">
              <w:rPr>
                <w:rFonts w:cstheme="minorHAnsi"/>
                <w:kern w:val="2"/>
                <w:sz w:val="24"/>
                <w:szCs w:val="24"/>
                <w14:ligatures w14:val="standardContextual"/>
              </w:rPr>
              <w:lastRenderedPageBreak/>
              <w:t xml:space="preserve">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w:t>
            </w:r>
            <w:r>
              <w:rPr>
                <w:rFonts w:cstheme="minorHAnsi"/>
                <w:kern w:val="2"/>
                <w:sz w:val="24"/>
                <w:szCs w:val="24"/>
                <w14:ligatures w14:val="standardContextual"/>
              </w:rPr>
              <w:lastRenderedPageBreak/>
              <w:t>para dissipar o mito de que apenas os profissionais de saúde mental podem ajudar.</w:t>
            </w:r>
          </w:p>
        </w:tc>
      </w:tr>
      <w:tr w:rsidR="00077DCC" w14:paraId="383FC4B3" w14:textId="77777777" w:rsidTr="003C5E09">
        <w:tc>
          <w:tcPr>
            <w:tcW w:w="4508" w:type="dxa"/>
          </w:tcPr>
          <w:p w14:paraId="23A09E9A" w14:textId="77777777" w:rsidR="00077DCC" w:rsidRDefault="00077DCC" w:rsidP="00211975">
            <w:pPr>
              <w:jc w:val="both"/>
              <w:rPr>
                <w:rFonts w:cstheme="minorHAnsi"/>
                <w:kern w:val="2"/>
                <w:sz w:val="24"/>
                <w:szCs w:val="24"/>
                <w14:ligatures w14:val="standardContextual"/>
              </w:rPr>
            </w:pPr>
          </w:p>
        </w:tc>
        <w:tc>
          <w:tcPr>
            <w:tcW w:w="4508" w:type="dxa"/>
          </w:tcPr>
          <w:p w14:paraId="63F139B5" w14:textId="77777777" w:rsidR="00077DCC" w:rsidRDefault="00077DCC" w:rsidP="00211975">
            <w:pPr>
              <w:jc w:val="both"/>
              <w:rPr>
                <w:rFonts w:cstheme="minorHAnsi"/>
                <w:kern w:val="2"/>
                <w:sz w:val="24"/>
                <w:szCs w:val="24"/>
                <w14:ligatures w14:val="standardContextual"/>
              </w:rPr>
            </w:pPr>
          </w:p>
        </w:tc>
      </w:tr>
    </w:tbl>
    <w:p w14:paraId="1EAF1D28" w14:textId="77777777" w:rsidR="00336D1C" w:rsidRPr="009E654E" w:rsidRDefault="00336D1C"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9" w:name="_Hlk147500523"/>
      <w:proofErr w:type="spellStart"/>
      <w:r w:rsidRPr="009E654E">
        <w:rPr>
          <w:kern w:val="2"/>
          <w:sz w:val="24"/>
          <w:szCs w:val="24"/>
          <w14:ligatures w14:val="standardContextual"/>
        </w:rPr>
        <w:t>Fredricksen</w:t>
      </w:r>
      <w:bookmarkEnd w:id="4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1C9C0" w14:textId="77777777" w:rsidR="00C8314C" w:rsidRPr="009E654E" w:rsidRDefault="00C8314C" w:rsidP="00631B7A">
      <w:pPr>
        <w:spacing w:after="0" w:line="240" w:lineRule="auto"/>
      </w:pPr>
      <w:r w:rsidRPr="009E654E">
        <w:separator/>
      </w:r>
    </w:p>
  </w:endnote>
  <w:endnote w:type="continuationSeparator" w:id="0">
    <w:p w14:paraId="2CEC2BC6" w14:textId="77777777" w:rsidR="00C8314C" w:rsidRPr="009E654E" w:rsidRDefault="00C8314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E0D01" w14:textId="77777777" w:rsidR="00C8314C" w:rsidRPr="009E654E" w:rsidRDefault="00C8314C" w:rsidP="00631B7A">
      <w:pPr>
        <w:spacing w:after="0" w:line="240" w:lineRule="auto"/>
      </w:pPr>
      <w:r w:rsidRPr="009E654E">
        <w:separator/>
      </w:r>
    </w:p>
  </w:footnote>
  <w:footnote w:type="continuationSeparator" w:id="0">
    <w:p w14:paraId="3D40AC86" w14:textId="77777777" w:rsidR="00C8314C" w:rsidRPr="009E654E" w:rsidRDefault="00C8314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7449"/>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314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A4157"/>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1</TotalTime>
  <Pages>204</Pages>
  <Words>92904</Words>
  <Characters>529557</Characters>
  <Application>Microsoft Office Word</Application>
  <DocSecurity>0</DocSecurity>
  <Lines>4412</Lines>
  <Paragraphs>1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33</cp:revision>
  <cp:lastPrinted>2023-01-26T14:31:00Z</cp:lastPrinted>
  <dcterms:created xsi:type="dcterms:W3CDTF">2023-01-21T16:18:00Z</dcterms:created>
  <dcterms:modified xsi:type="dcterms:W3CDTF">2023-10-2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